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45CE32" w14:textId="77777777" w:rsidR="00790491" w:rsidRDefault="00790491">
      <w:r>
        <w:t xml:space="preserve">Title: </w:t>
      </w:r>
      <w:r w:rsidR="00C506CE">
        <w:t>Cl</w:t>
      </w:r>
      <w:r w:rsidR="00EC52A7">
        <w:t xml:space="preserve">imate associated selection produces non-linear patterns of local adaptation in physiological trade-offs. </w:t>
      </w:r>
      <w:r>
        <w:t xml:space="preserve"> </w:t>
      </w:r>
    </w:p>
    <w:p w14:paraId="200437E6" w14:textId="77777777" w:rsidR="00790491" w:rsidRDefault="00790491"/>
    <w:p w14:paraId="5CE1286D" w14:textId="77777777" w:rsidR="0036325B" w:rsidRDefault="007E7739">
      <w:r>
        <w:t>Abstract</w:t>
      </w:r>
    </w:p>
    <w:p w14:paraId="44D8CE71" w14:textId="77777777" w:rsidR="007E7739" w:rsidRDefault="007E7739"/>
    <w:p w14:paraId="4C748DA8" w14:textId="77777777" w:rsidR="007E7739" w:rsidRDefault="007E7739">
      <w:r>
        <w:t>Author Details</w:t>
      </w:r>
    </w:p>
    <w:p w14:paraId="2E6B403F" w14:textId="77777777" w:rsidR="007E7739" w:rsidRDefault="007E7739"/>
    <w:p w14:paraId="638C7F09" w14:textId="77777777" w:rsidR="007E7739" w:rsidRDefault="007E7739">
      <w:r>
        <w:t>Keywords</w:t>
      </w:r>
    </w:p>
    <w:p w14:paraId="1FF2676B" w14:textId="77777777" w:rsidR="007E7739" w:rsidRDefault="007E7739"/>
    <w:p w14:paraId="317643F8" w14:textId="77777777" w:rsidR="007E7739" w:rsidRDefault="007E7739">
      <w:r>
        <w:t>Introduction</w:t>
      </w:r>
    </w:p>
    <w:p w14:paraId="211A619B" w14:textId="77777777" w:rsidR="001E0E3D" w:rsidRDefault="001E0E3D"/>
    <w:p w14:paraId="0C1F28FD" w14:textId="77777777" w:rsidR="00F95B1D" w:rsidRDefault="00F95B1D">
      <w:r>
        <w:t xml:space="preserve">Latitudinal variation is lacking in china, so that makes comparisons for parallel evolution sparse. </w:t>
      </w:r>
    </w:p>
    <w:p w14:paraId="227435CC" w14:textId="77777777" w:rsidR="00F95B1D" w:rsidRDefault="00F95B1D"/>
    <w:p w14:paraId="5F409C50" w14:textId="636D9CF5" w:rsidR="00F95B1D" w:rsidRDefault="00DF30B7">
      <w:r>
        <w:t xml:space="preserve">What makes this moth to be a major agricultural pest </w:t>
      </w:r>
      <w:r w:rsidR="00EF5805">
        <w:t xml:space="preserve">and worldwide distribution </w:t>
      </w:r>
      <w:r>
        <w:t xml:space="preserve">was </w:t>
      </w:r>
      <w:r w:rsidR="009C3F04">
        <w:t>because of</w:t>
      </w:r>
      <w:r>
        <w:t xml:space="preserve">: 1. It can do both the facultative diapause and migration to escape the stress condition, 2. high levels of </w:t>
      </w:r>
      <w:proofErr w:type="spellStart"/>
      <w:r>
        <w:t>polyphagy</w:t>
      </w:r>
      <w:proofErr w:type="spellEnd"/>
      <w:r w:rsidR="00EF5805">
        <w:t xml:space="preserve">, </w:t>
      </w:r>
      <w:r>
        <w:t xml:space="preserve">3. high fecundity. </w:t>
      </w:r>
      <w:r w:rsidR="00EF5805">
        <w:t xml:space="preserve"> How it coordinates the trade-offs between the growth and stress hardiness could also be important for local adaptation and make it so widely distributed. </w:t>
      </w:r>
    </w:p>
    <w:p w14:paraId="4CB994A9" w14:textId="77777777" w:rsidR="001E0E3D" w:rsidRDefault="001E0E3D"/>
    <w:p w14:paraId="0688EAF2" w14:textId="77777777" w:rsidR="007E7739" w:rsidRDefault="007E7739" w:rsidP="00614D30">
      <w:pPr>
        <w:spacing w:line="360" w:lineRule="auto"/>
      </w:pPr>
      <w:r>
        <w:t>Materials and methods</w:t>
      </w:r>
    </w:p>
    <w:p w14:paraId="4DA9E755" w14:textId="77777777" w:rsidR="00874C39" w:rsidRDefault="00874C39" w:rsidP="00614D30">
      <w:pPr>
        <w:spacing w:line="360" w:lineRule="auto"/>
      </w:pPr>
      <w:r>
        <w:t>Study species</w:t>
      </w:r>
    </w:p>
    <w:p w14:paraId="0A1C822C" w14:textId="77777777" w:rsidR="00874C39" w:rsidRDefault="00874C39" w:rsidP="00614D30">
      <w:pPr>
        <w:spacing w:line="360" w:lineRule="auto"/>
      </w:pPr>
    </w:p>
    <w:p w14:paraId="02BA80BE" w14:textId="0CEDD339" w:rsidR="007502A5" w:rsidRDefault="00874C39" w:rsidP="00614D30">
      <w:pPr>
        <w:spacing w:line="360" w:lineRule="auto"/>
      </w:pPr>
      <w:r>
        <w:t xml:space="preserve">The cotton </w:t>
      </w:r>
      <w:proofErr w:type="spellStart"/>
      <w:r>
        <w:t>ballworm</w:t>
      </w:r>
      <w:proofErr w:type="spellEnd"/>
      <w:r>
        <w:t xml:space="preserve">, </w:t>
      </w:r>
      <w:proofErr w:type="spellStart"/>
      <w:r>
        <w:t>Helicoverpa</w:t>
      </w:r>
      <w:proofErr w:type="spellEnd"/>
      <w:r>
        <w:t xml:space="preserve"> </w:t>
      </w:r>
      <w:proofErr w:type="spellStart"/>
      <w:r>
        <w:t>armigera</w:t>
      </w:r>
      <w:proofErr w:type="spellEnd"/>
      <w:r w:rsidR="007502A5">
        <w:t xml:space="preserve"> is wide</w:t>
      </w:r>
      <w:r w:rsidR="002E272A">
        <w:t>spread</w:t>
      </w:r>
      <w:r w:rsidR="007502A5">
        <w:t xml:space="preserve"> in China</w:t>
      </w:r>
      <w:r w:rsidR="002E272A">
        <w:t>. The</w:t>
      </w:r>
      <w:r w:rsidR="007502A5">
        <w:t xml:space="preserve"> north edge of successful overwinter </w:t>
      </w:r>
      <w:r w:rsidR="002E272A">
        <w:t xml:space="preserve">is around </w:t>
      </w:r>
      <w:r w:rsidR="007502A5">
        <w:t xml:space="preserve">N’43. Dozens of fully grown larvae were collected from 7 geographic regions across N17 to N43 with ~ every 5 degrees. </w:t>
      </w:r>
      <w:r w:rsidR="00611C64">
        <w:t xml:space="preserve">Larvae were individually kept in 21 well rearing trays </w:t>
      </w:r>
      <w:r w:rsidR="00AF3622">
        <w:t>(</w:t>
      </w:r>
      <w:r w:rsidR="00AF3622" w:rsidRPr="00611C64">
        <w:t xml:space="preserve">Length: 2.5cm; Width: 2.5cm; Height: 2.5cm) </w:t>
      </w:r>
      <w:r w:rsidR="00611C64">
        <w:t>with artificial diet until pupation. The pupae were taken out from the tray and placed in a cage</w:t>
      </w:r>
      <w:r w:rsidR="00AF3622">
        <w:t xml:space="preserve"> </w:t>
      </w:r>
      <w:r w:rsidR="00AF3622" w:rsidRPr="00611C64">
        <w:t xml:space="preserve">cages (40 × 25 × 18 cm) </w:t>
      </w:r>
      <w:r w:rsidR="00611C64">
        <w:t xml:space="preserve">for adult </w:t>
      </w:r>
      <w:proofErr w:type="spellStart"/>
      <w:r w:rsidR="00611C64">
        <w:t>eclosion</w:t>
      </w:r>
      <w:proofErr w:type="spellEnd"/>
      <w:r w:rsidR="00AF3622">
        <w:t xml:space="preserve"> and mating</w:t>
      </w:r>
      <w:r w:rsidR="00611C64">
        <w:t xml:space="preserve">.  </w:t>
      </w:r>
      <w:r w:rsidR="00AF3622" w:rsidRPr="00611C64">
        <w:t xml:space="preserve">The adults were fed with 10% sucrose solution. </w:t>
      </w:r>
      <w:r w:rsidR="00AF3622">
        <w:t>A</w:t>
      </w:r>
      <w:r w:rsidR="00AF3622" w:rsidRPr="00611C64">
        <w:t xml:space="preserve"> r</w:t>
      </w:r>
      <w:r w:rsidR="00AF3622">
        <w:t xml:space="preserve">emovable gauze cloth was placed on the top of each cage </w:t>
      </w:r>
      <w:r w:rsidR="00AF3622" w:rsidRPr="00611C64">
        <w:t>for egg collection</w:t>
      </w:r>
      <w:r w:rsidR="00AF3622">
        <w:t>.</w:t>
      </w:r>
      <w:r w:rsidR="00AF3622" w:rsidRPr="00611C64">
        <w:t xml:space="preserve"> Eggs were collected on days 4, 5 and 6 after </w:t>
      </w:r>
      <w:proofErr w:type="spellStart"/>
      <w:r w:rsidR="00AF3622" w:rsidRPr="00611C64">
        <w:t>eclosion</w:t>
      </w:r>
      <w:proofErr w:type="spellEnd"/>
      <w:r w:rsidR="00AF3622" w:rsidRPr="00611C64">
        <w:t>.</w:t>
      </w:r>
    </w:p>
    <w:p w14:paraId="47E9B9B0" w14:textId="77777777" w:rsidR="00AF3622" w:rsidRDefault="00AF3622" w:rsidP="00614D30">
      <w:pPr>
        <w:spacing w:line="360" w:lineRule="auto"/>
      </w:pPr>
    </w:p>
    <w:p w14:paraId="6C856569" w14:textId="77777777" w:rsidR="007502A5" w:rsidRDefault="00611C64" w:rsidP="00614D30">
      <w:pPr>
        <w:spacing w:line="360" w:lineRule="auto"/>
      </w:pPr>
      <w:r w:rsidRPr="00611C64">
        <w:t xml:space="preserve">After hatching, every 3–5 newly hatched larvae were reared together in 24-well cell culture plates (for each well: diameter: 1.5 cm; height: 2 cm) by an artificial diet until the 3rd instar. Third instar larvae were individually transferred </w:t>
      </w:r>
      <w:r w:rsidR="00AF3622">
        <w:t>a new</w:t>
      </w:r>
      <w:r w:rsidRPr="00611C64">
        <w:t xml:space="preserve"> 21 wells</w:t>
      </w:r>
      <w:r w:rsidR="00AF3622">
        <w:t xml:space="preserve"> tray with fresh diet </w:t>
      </w:r>
      <w:r w:rsidRPr="00611C64">
        <w:t xml:space="preserve">until pupation. The third lab-reared generation was used for the experiment. All the experiments were carried out in incubators (LRH-250-GS, Guangdong Medical Instrument Manufacturer, </w:t>
      </w:r>
      <w:r w:rsidRPr="00611C64">
        <w:lastRenderedPageBreak/>
        <w:t xml:space="preserve">Guangdong, China) equipped with six fluorescent 30W tubes. The light intensity during </w:t>
      </w:r>
      <w:proofErr w:type="spellStart"/>
      <w:r w:rsidRPr="00611C64">
        <w:t>photophase</w:t>
      </w:r>
      <w:proofErr w:type="spellEnd"/>
      <w:r w:rsidRPr="00611C64">
        <w:t xml:space="preserve"> was approximately 2.0W/m2 and variation of temperatures was ±1°C.</w:t>
      </w:r>
    </w:p>
    <w:p w14:paraId="54906122" w14:textId="77777777" w:rsidR="00AF3622" w:rsidRDefault="00AF3622" w:rsidP="00614D30">
      <w:pPr>
        <w:spacing w:line="360" w:lineRule="auto"/>
      </w:pPr>
    </w:p>
    <w:p w14:paraId="41EB3616" w14:textId="77777777" w:rsidR="00874C39" w:rsidRPr="00614D30" w:rsidRDefault="00874C39" w:rsidP="00614D30">
      <w:pPr>
        <w:spacing w:line="360" w:lineRule="auto"/>
        <w:rPr>
          <w:rFonts w:cstheme="minorHAnsi"/>
        </w:rPr>
      </w:pPr>
      <w:r w:rsidRPr="00614D30">
        <w:rPr>
          <w:rFonts w:cstheme="minorHAnsi"/>
        </w:rPr>
        <w:t>Experimental design</w:t>
      </w:r>
    </w:p>
    <w:p w14:paraId="7786B092" w14:textId="4D07D03A" w:rsidR="00614D30" w:rsidRDefault="00B7073D" w:rsidP="00614D30">
      <w:pPr>
        <w:spacing w:line="360" w:lineRule="auto"/>
        <w:rPr>
          <w:rFonts w:cstheme="minorHAnsi"/>
        </w:rPr>
      </w:pPr>
      <w:r w:rsidRPr="00614D30">
        <w:rPr>
          <w:rFonts w:cstheme="minorHAnsi"/>
        </w:rPr>
        <w:t xml:space="preserve">For </w:t>
      </w:r>
      <w:r w:rsidR="00614D30" w:rsidRPr="00614D30">
        <w:rPr>
          <w:rFonts w:cstheme="minorHAnsi"/>
        </w:rPr>
        <w:t xml:space="preserve">each population, </w:t>
      </w:r>
      <w:r w:rsidRPr="00614D30">
        <w:rPr>
          <w:rFonts w:cstheme="minorHAnsi"/>
        </w:rPr>
        <w:t>newly hatched larvae from three different days were treated</w:t>
      </w:r>
      <w:r w:rsidR="00614D30" w:rsidRPr="00614D30">
        <w:rPr>
          <w:rFonts w:cstheme="minorHAnsi"/>
        </w:rPr>
        <w:t xml:space="preserve"> as three </w:t>
      </w:r>
      <w:r w:rsidRPr="00614D30">
        <w:rPr>
          <w:rFonts w:cstheme="minorHAnsi"/>
        </w:rPr>
        <w:t>independent block</w:t>
      </w:r>
      <w:r w:rsidR="00614D30" w:rsidRPr="00614D30">
        <w:rPr>
          <w:rFonts w:cstheme="minorHAnsi"/>
        </w:rPr>
        <w:t>s</w:t>
      </w:r>
      <w:r w:rsidRPr="00614D30">
        <w:rPr>
          <w:rFonts w:cstheme="minorHAnsi"/>
        </w:rPr>
        <w:t>. Larvae from each block were randomly separated to different groups for either life history traits or stress hardiness studies.</w:t>
      </w:r>
      <w:r w:rsidR="00614D30" w:rsidRPr="00614D30">
        <w:rPr>
          <w:rFonts w:cstheme="minorHAnsi"/>
        </w:rPr>
        <w:t xml:space="preserve"> </w:t>
      </w:r>
    </w:p>
    <w:p w14:paraId="3FCC24CD" w14:textId="77777777" w:rsidR="00336ED4" w:rsidRDefault="00336ED4" w:rsidP="00614D30">
      <w:pPr>
        <w:spacing w:line="360" w:lineRule="auto"/>
        <w:rPr>
          <w:rFonts w:cstheme="minorHAnsi"/>
        </w:rPr>
      </w:pPr>
    </w:p>
    <w:p w14:paraId="5C5AAC17" w14:textId="760C32DA" w:rsidR="00CF5A06" w:rsidRDefault="00336ED4" w:rsidP="00614D30">
      <w:pPr>
        <w:spacing w:line="360" w:lineRule="auto"/>
        <w:rPr>
          <w:rFonts w:cstheme="minorHAnsi"/>
        </w:rPr>
      </w:pPr>
      <w:r>
        <w:rPr>
          <w:rFonts w:cstheme="minorHAnsi"/>
        </w:rPr>
        <w:t>Life history traits</w:t>
      </w:r>
    </w:p>
    <w:p w14:paraId="0530D54B" w14:textId="77777777" w:rsidR="00614D30" w:rsidRPr="00614D30" w:rsidRDefault="00614D30" w:rsidP="00614D30">
      <w:pPr>
        <w:spacing w:line="360" w:lineRule="auto"/>
        <w:rPr>
          <w:rFonts w:eastAsia="SimSun" w:cstheme="minorHAnsi"/>
        </w:rPr>
      </w:pPr>
      <w:r w:rsidRPr="00614D30">
        <w:rPr>
          <w:rFonts w:cstheme="minorHAnsi"/>
        </w:rPr>
        <w:t xml:space="preserve">For life history traits, we recorded the larval development time from hatching to pupation and pupal development time from the day of pupation to adult </w:t>
      </w:r>
      <w:proofErr w:type="spellStart"/>
      <w:r w:rsidRPr="00614D30">
        <w:rPr>
          <w:rFonts w:cstheme="minorHAnsi"/>
        </w:rPr>
        <w:t>eclosion</w:t>
      </w:r>
      <w:proofErr w:type="spellEnd"/>
      <w:r w:rsidRPr="00614D30">
        <w:rPr>
          <w:rFonts w:cstheme="minorHAnsi"/>
        </w:rPr>
        <w:t xml:space="preserve">. Together these measurements give the total development time. All pupae were weighed within 24 h after pupation by using an electric balance (AUY120 produced by SHIMADZU Corporation, Japan). A measure of growth rate was calculated for each individual according to the equation: Growth rate =ln (pupal weight)/ larval development time </w:t>
      </w:r>
      <w:r w:rsidRPr="00614D30">
        <w:rPr>
          <w:rFonts w:cstheme="minorHAnsi"/>
        </w:rPr>
        <w:fldChar w:fldCharType="begin"/>
      </w:r>
      <w:r w:rsidRPr="00614D30">
        <w:rPr>
          <w:rFonts w:cstheme="minorHAnsi"/>
        </w:rPr>
        <w:instrText xml:space="preserve"> ADDIN EN.CITE &lt;EndNote&gt;&lt;Cite&gt;&lt;Author&gt;Gotthard&lt;/Author&gt;&lt;Year&gt;1994&lt;/Year&gt;&lt;RecNum&gt;1048&lt;/RecNum&gt;&lt;DisplayText&gt;(Gotthard et al. 1994)&lt;/DisplayText&gt;&lt;record&gt;&lt;rec-number&gt;1048&lt;/rec-number&gt;&lt;foreign-keys&gt;&lt;key app="EN" db-id="ttresae51werfpepets5aas4rdsevp9v9ved"&gt;1048&lt;/key&gt;&lt;/foreign-keys&gt;&lt;ref-type name="Journal Article"&gt;17&lt;/ref-type&gt;&lt;contributors&gt;&lt;authors&gt;&lt;author&gt;Gotthard, Karl&lt;/author&gt;&lt;author&gt;Nylin, Sören&lt;/author&gt;&lt;author&gt;Wiklund, Christer&lt;/author&gt;&lt;/authors&gt;&lt;/contributors&gt;&lt;titles&gt;&lt;title&gt;&lt;style face="normal" font="default" size="100%"&gt;Adaptive variation in growth rate: life history costs and consequences in the speckled wood butterfly, &lt;/style&gt;&lt;style face="italic" font="default" size="100%"&gt;Pararge aegeria&lt;/style&gt;&lt;/title&gt;&lt;secondary-title&gt;Oecologia&lt;/secondary-title&gt;&lt;/titles&gt;&lt;periodical&gt;&lt;full-title&gt;Oecologia&lt;/full-title&gt;&lt;abbr-1&gt;Oecologia&lt;/abbr-1&gt;&lt;abbr-2&gt;Oecologia&lt;/abbr-2&gt;&lt;/periodical&gt;&lt;pages&gt;281-289&lt;/pages&gt;&lt;volume&gt;99&lt;/volume&gt;&lt;dates&gt;&lt;year&gt;1994&lt;/year&gt;&lt;/dates&gt;&lt;urls&gt;&lt;/urls&gt;&lt;/record&gt;&lt;/Cite&gt;&lt;/EndNote&gt;</w:instrText>
      </w:r>
      <w:r w:rsidRPr="00614D30">
        <w:rPr>
          <w:rFonts w:cstheme="minorHAnsi"/>
        </w:rPr>
        <w:fldChar w:fldCharType="separate"/>
      </w:r>
      <w:r w:rsidRPr="00614D30">
        <w:rPr>
          <w:rFonts w:cstheme="minorHAnsi"/>
        </w:rPr>
        <w:t>(</w:t>
      </w:r>
      <w:hyperlink w:anchor="_ENREF_16" w:tooltip="Gotthard, 1994 #1048" w:history="1">
        <w:r w:rsidRPr="00614D30">
          <w:rPr>
            <w:rFonts w:cstheme="minorHAnsi"/>
          </w:rPr>
          <w:t>Gotthard et al. 1994</w:t>
        </w:r>
      </w:hyperlink>
      <w:r w:rsidRPr="00614D30">
        <w:rPr>
          <w:rFonts w:cstheme="minorHAnsi"/>
        </w:rPr>
        <w:t>)</w:t>
      </w:r>
      <w:r w:rsidRPr="00614D30">
        <w:rPr>
          <w:rFonts w:cstheme="minorHAnsi"/>
        </w:rPr>
        <w:fldChar w:fldCharType="end"/>
      </w:r>
      <w:r w:rsidRPr="00614D30">
        <w:rPr>
          <w:rFonts w:cstheme="minorHAnsi"/>
        </w:rPr>
        <w:t xml:space="preserve">. Weight loss during pupal development was also calculated for </w:t>
      </w:r>
      <w:proofErr w:type="gramStart"/>
      <w:r w:rsidRPr="00614D30">
        <w:rPr>
          <w:rFonts w:cstheme="minorHAnsi"/>
        </w:rPr>
        <w:t>each individual</w:t>
      </w:r>
      <w:proofErr w:type="gramEnd"/>
      <w:r w:rsidRPr="00614D30">
        <w:rPr>
          <w:rFonts w:cstheme="minorHAnsi"/>
        </w:rPr>
        <w:t xml:space="preserve"> according to the equation: Weight loss rate = ln (pupal weight - adult weight)/pupal time.</w:t>
      </w:r>
    </w:p>
    <w:p w14:paraId="3D734249" w14:textId="25215031" w:rsidR="00614D30" w:rsidRDefault="00336ED4" w:rsidP="00614D30">
      <w:pPr>
        <w:spacing w:line="360" w:lineRule="auto"/>
        <w:rPr>
          <w:rFonts w:cstheme="minorHAnsi"/>
        </w:rPr>
      </w:pPr>
      <w:r>
        <w:rPr>
          <w:rFonts w:cstheme="minorHAnsi"/>
        </w:rPr>
        <w:t>Cold and heat tolerance</w:t>
      </w:r>
    </w:p>
    <w:p w14:paraId="0B7E66C0" w14:textId="73D92A27" w:rsidR="00336ED4" w:rsidRDefault="00336ED4" w:rsidP="00614D30">
      <w:pPr>
        <w:spacing w:line="360" w:lineRule="auto"/>
        <w:rPr>
          <w:rFonts w:cstheme="minorHAnsi"/>
        </w:rPr>
      </w:pPr>
      <w:r>
        <w:rPr>
          <w:rFonts w:cstheme="minorHAnsi"/>
        </w:rPr>
        <w:t xml:space="preserve">The cold tolerance was evaluated by the chill comma recover time in the adult, and heat tolerance were evaluated by the heat knock down time. Newly emerged adults were individually kept in </w:t>
      </w:r>
      <w:r w:rsidRPr="00614D30">
        <w:rPr>
          <w:rFonts w:cstheme="minorHAnsi"/>
        </w:rPr>
        <w:t xml:space="preserve">40ml </w:t>
      </w:r>
      <w:r>
        <w:rPr>
          <w:rFonts w:cstheme="minorHAnsi"/>
        </w:rPr>
        <w:t>jars</w:t>
      </w:r>
      <w:r w:rsidRPr="00614D30">
        <w:rPr>
          <w:rFonts w:cstheme="minorHAnsi"/>
        </w:rPr>
        <w:t xml:space="preserve"> and feed with honey water</w:t>
      </w:r>
      <w:r>
        <w:rPr>
          <w:rFonts w:cstheme="minorHAnsi"/>
        </w:rPr>
        <w:t xml:space="preserve"> and 3 days old adults were used for the experiments. </w:t>
      </w:r>
    </w:p>
    <w:p w14:paraId="14E5578F" w14:textId="135F93C4" w:rsidR="00336ED4" w:rsidRDefault="00336ED4" w:rsidP="00614D30">
      <w:pPr>
        <w:spacing w:line="360" w:lineRule="auto"/>
        <w:rPr>
          <w:rFonts w:cstheme="minorHAnsi"/>
        </w:rPr>
      </w:pPr>
      <w:r>
        <w:rPr>
          <w:rFonts w:cstheme="minorHAnsi"/>
        </w:rPr>
        <w:t>For the cold tolerance, we kept the adults in -6</w:t>
      </w:r>
      <w:r w:rsidRPr="00336ED4">
        <w:rPr>
          <w:rFonts w:cstheme="minorHAnsi"/>
        </w:rPr>
        <w:t>°</w:t>
      </w:r>
      <w:r w:rsidRPr="00336ED4">
        <w:rPr>
          <w:rFonts w:cstheme="minorHAnsi"/>
        </w:rPr>
        <w:t xml:space="preserve">C </w:t>
      </w:r>
      <w:r w:rsidR="005D036F">
        <w:rPr>
          <w:rFonts w:cstheme="minorHAnsi"/>
        </w:rPr>
        <w:t xml:space="preserve">in a </w:t>
      </w:r>
      <w:r w:rsidR="00D42CD5">
        <w:rPr>
          <w:rFonts w:cstheme="minorHAnsi"/>
        </w:rPr>
        <w:t xml:space="preserve">cold incubator </w:t>
      </w:r>
      <w:r w:rsidRPr="00336ED4">
        <w:rPr>
          <w:rFonts w:cstheme="minorHAnsi"/>
        </w:rPr>
        <w:t>for 80 min</w:t>
      </w:r>
      <w:r>
        <w:rPr>
          <w:rFonts w:cstheme="minorHAnsi"/>
        </w:rPr>
        <w:t xml:space="preserve"> and the adult will enter the chill comma state. Then, we move the adults to room temperature and individually placed in a jar with a back down position. We record the recover time </w:t>
      </w:r>
      <w:r w:rsidR="00EE6D8D">
        <w:rPr>
          <w:rFonts w:cstheme="minorHAnsi"/>
        </w:rPr>
        <w:t>from move out from the freezer to stand up.</w:t>
      </w:r>
      <w:bookmarkStart w:id="0" w:name="_GoBack"/>
      <w:bookmarkEnd w:id="0"/>
    </w:p>
    <w:p w14:paraId="1EABD3E0" w14:textId="77777777" w:rsidR="00336ED4" w:rsidRPr="00614D30" w:rsidRDefault="00336ED4" w:rsidP="00614D30">
      <w:pPr>
        <w:spacing w:line="360" w:lineRule="auto"/>
        <w:rPr>
          <w:rFonts w:cstheme="minorHAnsi"/>
        </w:rPr>
      </w:pPr>
    </w:p>
    <w:p w14:paraId="09C2D286" w14:textId="77777777" w:rsidR="00D80C6B" w:rsidRPr="00614D30" w:rsidRDefault="00D80C6B" w:rsidP="00614D30">
      <w:pPr>
        <w:autoSpaceDE w:val="0"/>
        <w:autoSpaceDN w:val="0"/>
        <w:adjustRightInd w:val="0"/>
        <w:spacing w:line="360" w:lineRule="auto"/>
        <w:rPr>
          <w:rFonts w:cstheme="minorHAnsi"/>
        </w:rPr>
      </w:pPr>
      <w:r w:rsidRPr="00614D30">
        <w:rPr>
          <w:rFonts w:cstheme="minorHAnsi"/>
        </w:rPr>
        <w:t>Desiccation tolerance</w:t>
      </w:r>
    </w:p>
    <w:p w14:paraId="121316A7" w14:textId="77777777" w:rsidR="00D80C6B" w:rsidRPr="00614D30" w:rsidRDefault="00D80C6B" w:rsidP="00614D30">
      <w:pPr>
        <w:autoSpaceDE w:val="0"/>
        <w:autoSpaceDN w:val="0"/>
        <w:adjustRightInd w:val="0"/>
        <w:spacing w:line="360" w:lineRule="auto"/>
        <w:rPr>
          <w:rFonts w:cstheme="minorHAnsi"/>
        </w:rPr>
      </w:pPr>
      <w:r w:rsidRPr="00614D30">
        <w:rPr>
          <w:rFonts w:cstheme="minorHAnsi"/>
        </w:rPr>
        <w:lastRenderedPageBreak/>
        <w:t>Newly emerged adult</w:t>
      </w:r>
      <w:r w:rsidR="00874C39" w:rsidRPr="00614D30">
        <w:rPr>
          <w:rFonts w:cstheme="minorHAnsi"/>
        </w:rPr>
        <w:t>s</w:t>
      </w:r>
      <w:r w:rsidRPr="00614D30">
        <w:rPr>
          <w:rFonts w:cstheme="minorHAnsi"/>
        </w:rPr>
        <w:t xml:space="preserve"> were individually placed in 40ml bottle and feed with honey water after </w:t>
      </w:r>
      <w:proofErr w:type="spellStart"/>
      <w:r w:rsidRPr="00614D30">
        <w:rPr>
          <w:rFonts w:cstheme="minorHAnsi"/>
        </w:rPr>
        <w:t>eclosion</w:t>
      </w:r>
      <w:proofErr w:type="spellEnd"/>
      <w:r w:rsidRPr="00614D30">
        <w:rPr>
          <w:rFonts w:cstheme="minorHAnsi"/>
        </w:rPr>
        <w:t xml:space="preserve">. The desiccation resistant was measured with the three-day-old virgin adult and at least 60 adults from three different cohorts were measured for each population. To measure resistance, adult from each bottle were transferred to a new bottle covered with cotton mesh secured with an elastic band. Desiccation bottles were kept at 25 </w:t>
      </w:r>
      <w:r w:rsidRPr="00614D30">
        <w:rPr>
          <w:rFonts w:eastAsia="AdvPSSym" w:cstheme="minorHAnsi"/>
        </w:rPr>
        <w:t>_</w:t>
      </w:r>
      <w:r w:rsidRPr="00614D30">
        <w:rPr>
          <w:rFonts w:cstheme="minorHAnsi"/>
        </w:rPr>
        <w:t>C under LD 16:8 and the relative humidity was controlled as 10%-15%. We observed for the number of dead adult every 8 h since the adults were originally transferred.</w:t>
      </w:r>
    </w:p>
    <w:p w14:paraId="0158D273" w14:textId="77777777" w:rsidR="007E7739" w:rsidRPr="00614D30" w:rsidRDefault="007E7739" w:rsidP="00614D30">
      <w:pPr>
        <w:spacing w:line="360" w:lineRule="auto"/>
        <w:rPr>
          <w:rFonts w:cstheme="minorHAnsi"/>
        </w:rPr>
      </w:pPr>
    </w:p>
    <w:p w14:paraId="478E27B8" w14:textId="77777777" w:rsidR="00874C39" w:rsidRPr="00614D30" w:rsidRDefault="00874C39" w:rsidP="00614D30">
      <w:pPr>
        <w:autoSpaceDE w:val="0"/>
        <w:autoSpaceDN w:val="0"/>
        <w:adjustRightInd w:val="0"/>
        <w:spacing w:line="360" w:lineRule="auto"/>
        <w:rPr>
          <w:rFonts w:cstheme="minorHAnsi"/>
        </w:rPr>
      </w:pPr>
      <w:r w:rsidRPr="00614D30">
        <w:rPr>
          <w:rFonts w:cstheme="minorHAnsi"/>
        </w:rPr>
        <w:t>starvation tolerance</w:t>
      </w:r>
    </w:p>
    <w:p w14:paraId="3396A28D" w14:textId="77777777" w:rsidR="00874C39" w:rsidRPr="00614D30" w:rsidRDefault="00874C39" w:rsidP="00614D30">
      <w:pPr>
        <w:autoSpaceDE w:val="0"/>
        <w:autoSpaceDN w:val="0"/>
        <w:adjustRightInd w:val="0"/>
        <w:spacing w:line="360" w:lineRule="auto"/>
        <w:rPr>
          <w:rFonts w:cstheme="minorHAnsi"/>
        </w:rPr>
      </w:pPr>
      <w:r w:rsidRPr="00614D30">
        <w:rPr>
          <w:rFonts w:cstheme="minorHAnsi"/>
        </w:rPr>
        <w:t xml:space="preserve">Newly emerged adults were individually placed in 40ml bottle and feed with honey water after </w:t>
      </w:r>
      <w:proofErr w:type="spellStart"/>
      <w:r w:rsidRPr="00614D30">
        <w:rPr>
          <w:rFonts w:cstheme="minorHAnsi"/>
        </w:rPr>
        <w:t>eclosion</w:t>
      </w:r>
      <w:proofErr w:type="spellEnd"/>
      <w:r w:rsidRPr="00614D30">
        <w:rPr>
          <w:rFonts w:cstheme="minorHAnsi"/>
        </w:rPr>
        <w:t xml:space="preserve">. The starvation resistant was measured with the three-day-old virgin adult and at least 60 adults from three different cohorts were measured for each population. To measure starvation resistance, adult from each bottle were transferred to a new bottle covered with cotton mesh secured with an elastic band, a cotton ball with water was placed inside the jar and water was added as needed. Desiccation bottles were kept at 25 </w:t>
      </w:r>
      <w:r w:rsidRPr="00614D30">
        <w:rPr>
          <w:rFonts w:eastAsia="AdvPSSym" w:cstheme="minorHAnsi"/>
        </w:rPr>
        <w:t>_</w:t>
      </w:r>
      <w:r w:rsidRPr="00614D30">
        <w:rPr>
          <w:rFonts w:cstheme="minorHAnsi"/>
        </w:rPr>
        <w:t>C under LD 16:8 and the relative humidity was controlled as 75%-80%. We observed for the number of dead adult every 8 h since the adults were originally transferred.</w:t>
      </w:r>
    </w:p>
    <w:p w14:paraId="34E6BEF5" w14:textId="77777777" w:rsidR="0035613D" w:rsidRPr="00614D30" w:rsidRDefault="0035613D" w:rsidP="00614D30">
      <w:pPr>
        <w:spacing w:line="360" w:lineRule="auto"/>
        <w:rPr>
          <w:rFonts w:cstheme="minorHAnsi"/>
        </w:rPr>
      </w:pPr>
    </w:p>
    <w:p w14:paraId="13389EA3" w14:textId="77777777" w:rsidR="0035613D" w:rsidRDefault="0035613D"/>
    <w:p w14:paraId="7E2AA0B0" w14:textId="77777777" w:rsidR="007E7739" w:rsidRDefault="007E7739">
      <w:r>
        <w:t>Results</w:t>
      </w:r>
    </w:p>
    <w:p w14:paraId="44637919" w14:textId="77777777" w:rsidR="001F6B30" w:rsidRDefault="001F6B30"/>
    <w:p w14:paraId="372982FB" w14:textId="77777777" w:rsidR="001F6B30" w:rsidRDefault="001F6B30">
      <w:r>
        <w:t xml:space="preserve">Trade-offs in </w:t>
      </w:r>
      <w:r w:rsidR="00D47029">
        <w:t>physiology</w:t>
      </w:r>
    </w:p>
    <w:p w14:paraId="4E92BB4A" w14:textId="77777777" w:rsidR="001F6B30" w:rsidRDefault="001F6B30"/>
    <w:p w14:paraId="6E27D322" w14:textId="77777777" w:rsidR="001F6B30" w:rsidRDefault="00407BBB">
      <w:r>
        <w:t>Patterns of climate across latitude</w:t>
      </w:r>
    </w:p>
    <w:p w14:paraId="08DBA39C" w14:textId="77777777" w:rsidR="00407BBB" w:rsidRDefault="00407BBB"/>
    <w:p w14:paraId="6D204CA5" w14:textId="77777777" w:rsidR="00407BBB" w:rsidRDefault="00407BBB" w:rsidP="00407BBB">
      <w:pPr>
        <w:pStyle w:val="ListParagraph"/>
        <w:numPr>
          <w:ilvl w:val="0"/>
          <w:numId w:val="1"/>
        </w:numPr>
      </w:pPr>
      <w:r>
        <w:t>How different climate pcs correlate with latitude</w:t>
      </w:r>
    </w:p>
    <w:p w14:paraId="0B293FE5" w14:textId="77777777" w:rsidR="001F6B30" w:rsidRDefault="001F6B30"/>
    <w:p w14:paraId="4884E1AC" w14:textId="77777777" w:rsidR="001F6B30" w:rsidRDefault="00D47029">
      <w:r>
        <w:t>Signatures of</w:t>
      </w:r>
      <w:r w:rsidR="001F6B30">
        <w:t xml:space="preserve"> local adaptation in </w:t>
      </w:r>
      <w:r>
        <w:t xml:space="preserve">physiological </w:t>
      </w:r>
      <w:r w:rsidR="001F6B30">
        <w:t>trade-offs</w:t>
      </w:r>
    </w:p>
    <w:p w14:paraId="2CD26724" w14:textId="77777777" w:rsidR="001F6B30" w:rsidRDefault="001F6B30"/>
    <w:p w14:paraId="1ECB99E3" w14:textId="77777777" w:rsidR="00790491" w:rsidRDefault="00790491"/>
    <w:p w14:paraId="03DB49B9" w14:textId="77777777" w:rsidR="007E7739" w:rsidRDefault="007E7739">
      <w:r>
        <w:t>Discussion</w:t>
      </w:r>
    </w:p>
    <w:p w14:paraId="0EA7F0C9" w14:textId="77777777" w:rsidR="007E7739" w:rsidRDefault="007E7739"/>
    <w:p w14:paraId="5BCD19CC" w14:textId="77777777" w:rsidR="007E7739" w:rsidRDefault="007E7739">
      <w:r>
        <w:t>Authors’ Contributions</w:t>
      </w:r>
    </w:p>
    <w:p w14:paraId="66638B96" w14:textId="77777777" w:rsidR="00BB0923" w:rsidRDefault="00BB0923"/>
    <w:p w14:paraId="13EEE997" w14:textId="77777777" w:rsidR="007E7739" w:rsidRDefault="000F4C13">
      <w:r>
        <w:t>Ack</w:t>
      </w:r>
      <w:r w:rsidR="007E7739">
        <w:t>nowledgements</w:t>
      </w:r>
    </w:p>
    <w:p w14:paraId="4F83EF24" w14:textId="77777777" w:rsidR="007E7739" w:rsidRDefault="007E7739"/>
    <w:p w14:paraId="137A1524" w14:textId="77777777" w:rsidR="007E7739" w:rsidRDefault="007E7739">
      <w:r>
        <w:t>Data Accessibility</w:t>
      </w:r>
    </w:p>
    <w:p w14:paraId="4D89D07B" w14:textId="77777777" w:rsidR="00BB0923" w:rsidRDefault="00BB0923"/>
    <w:p w14:paraId="3B0FE6AF" w14:textId="77777777" w:rsidR="007E7739" w:rsidRDefault="00BB0923">
      <w:r>
        <w:t xml:space="preserve">Where do we intend to archive </w:t>
      </w:r>
      <w:proofErr w:type="gramStart"/>
      <w:r>
        <w:t>data ?</w:t>
      </w:r>
      <w:proofErr w:type="gramEnd"/>
    </w:p>
    <w:p w14:paraId="6C11A5E8" w14:textId="77777777" w:rsidR="00BB0923" w:rsidRDefault="00BB0923"/>
    <w:p w14:paraId="7C16A96B" w14:textId="77777777" w:rsidR="00BB0923" w:rsidRDefault="00BB0923"/>
    <w:p w14:paraId="0C6E5CB2" w14:textId="77777777" w:rsidR="007E7739" w:rsidRDefault="007E7739">
      <w:r>
        <w:t>References</w:t>
      </w:r>
    </w:p>
    <w:p w14:paraId="00E6BEA8" w14:textId="77777777" w:rsidR="007E7739" w:rsidRDefault="007E7739"/>
    <w:p w14:paraId="2F2CEA08" w14:textId="77777777" w:rsidR="007E7739" w:rsidRDefault="007E7739">
      <w:r>
        <w:t>Figures and Tables</w:t>
      </w:r>
    </w:p>
    <w:sectPr w:rsidR="007E7739" w:rsidSect="000474FE">
      <w:headerReference w:type="even" r:id="rId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46B9A" w14:textId="77777777" w:rsidR="00C95178" w:rsidRDefault="00C95178" w:rsidP="007E7739">
      <w:r>
        <w:separator/>
      </w:r>
    </w:p>
  </w:endnote>
  <w:endnote w:type="continuationSeparator" w:id="0">
    <w:p w14:paraId="0F71D9D4" w14:textId="77777777" w:rsidR="00C95178" w:rsidRDefault="00C95178" w:rsidP="007E77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dvPSSym">
    <w:altName w:val="宋体"/>
    <w:panose1 w:val="00000000000000000000"/>
    <w:charset w:val="86"/>
    <w:family w:val="auto"/>
    <w:notTrueType/>
    <w:pitch w:val="default"/>
    <w:sig w:usb0="00000001" w:usb1="080E0000" w:usb2="00000010" w:usb3="00000000" w:csb0="0004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6AE0DD" w14:textId="77777777" w:rsidR="00C95178" w:rsidRDefault="00C95178" w:rsidP="007E7739">
      <w:r>
        <w:separator/>
      </w:r>
    </w:p>
  </w:footnote>
  <w:footnote w:type="continuationSeparator" w:id="0">
    <w:p w14:paraId="7BBC9960" w14:textId="77777777" w:rsidR="00C95178" w:rsidRDefault="00C95178" w:rsidP="007E77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84960876"/>
      <w:docPartObj>
        <w:docPartGallery w:val="Page Numbers (Top of Page)"/>
        <w:docPartUnique/>
      </w:docPartObj>
    </w:sdtPr>
    <w:sdtEndPr>
      <w:rPr>
        <w:rStyle w:val="PageNumber"/>
      </w:rPr>
    </w:sdtEndPr>
    <w:sdtContent>
      <w:p w14:paraId="22FDB5E1" w14:textId="77777777" w:rsidR="007E7739" w:rsidRDefault="007E7739" w:rsidP="008A51F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374131" w14:textId="77777777" w:rsidR="007E7739" w:rsidRDefault="007E7739" w:rsidP="007E773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D7B098" w14:textId="77777777" w:rsidR="007E7739" w:rsidRDefault="007E7739" w:rsidP="008A51F6">
    <w:pPr>
      <w:pStyle w:val="Header"/>
      <w:framePr w:wrap="none" w:vAnchor="text" w:hAnchor="margin" w:xAlign="right" w:y="1"/>
      <w:rPr>
        <w:rStyle w:val="PageNumber"/>
      </w:rPr>
    </w:pPr>
  </w:p>
  <w:p w14:paraId="749E8930" w14:textId="77777777" w:rsidR="007E7739" w:rsidRDefault="007E7739" w:rsidP="007E773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C6F19"/>
    <w:multiLevelType w:val="hybridMultilevel"/>
    <w:tmpl w:val="2D14AC76"/>
    <w:lvl w:ilvl="0" w:tplc="2F18116E">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7739"/>
    <w:rsid w:val="000474FE"/>
    <w:rsid w:val="000F4C13"/>
    <w:rsid w:val="001247E4"/>
    <w:rsid w:val="001E0E3D"/>
    <w:rsid w:val="001F6B30"/>
    <w:rsid w:val="002E272A"/>
    <w:rsid w:val="00336ED4"/>
    <w:rsid w:val="0035613D"/>
    <w:rsid w:val="00407BBB"/>
    <w:rsid w:val="005D036F"/>
    <w:rsid w:val="00611C64"/>
    <w:rsid w:val="00614D30"/>
    <w:rsid w:val="00701F99"/>
    <w:rsid w:val="007502A5"/>
    <w:rsid w:val="00790491"/>
    <w:rsid w:val="007E7739"/>
    <w:rsid w:val="00874C39"/>
    <w:rsid w:val="0089248F"/>
    <w:rsid w:val="009237CC"/>
    <w:rsid w:val="00990FF1"/>
    <w:rsid w:val="009C3F04"/>
    <w:rsid w:val="00A97140"/>
    <w:rsid w:val="00AF3622"/>
    <w:rsid w:val="00B7073D"/>
    <w:rsid w:val="00BB0923"/>
    <w:rsid w:val="00C506CE"/>
    <w:rsid w:val="00C95178"/>
    <w:rsid w:val="00CF31D8"/>
    <w:rsid w:val="00CF5A06"/>
    <w:rsid w:val="00D42CD5"/>
    <w:rsid w:val="00D47029"/>
    <w:rsid w:val="00D80C6B"/>
    <w:rsid w:val="00DF30B7"/>
    <w:rsid w:val="00EC52A7"/>
    <w:rsid w:val="00EE6D8D"/>
    <w:rsid w:val="00EF5805"/>
    <w:rsid w:val="00F95B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D3E48D"/>
  <w14:defaultImageDpi w14:val="32767"/>
  <w15:chartTrackingRefBased/>
  <w15:docId w15:val="{74DE0365-1638-8B45-9B94-CB0B68DD9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7739"/>
    <w:pPr>
      <w:tabs>
        <w:tab w:val="center" w:pos="4680"/>
        <w:tab w:val="right" w:pos="9360"/>
      </w:tabs>
    </w:pPr>
  </w:style>
  <w:style w:type="character" w:customStyle="1" w:styleId="HeaderChar">
    <w:name w:val="Header Char"/>
    <w:basedOn w:val="DefaultParagraphFont"/>
    <w:link w:val="Header"/>
    <w:uiPriority w:val="99"/>
    <w:rsid w:val="007E7739"/>
  </w:style>
  <w:style w:type="paragraph" w:styleId="Footer">
    <w:name w:val="footer"/>
    <w:basedOn w:val="Normal"/>
    <w:link w:val="FooterChar"/>
    <w:uiPriority w:val="99"/>
    <w:unhideWhenUsed/>
    <w:rsid w:val="007E7739"/>
    <w:pPr>
      <w:tabs>
        <w:tab w:val="center" w:pos="4680"/>
        <w:tab w:val="right" w:pos="9360"/>
      </w:tabs>
    </w:pPr>
  </w:style>
  <w:style w:type="character" w:customStyle="1" w:styleId="FooterChar">
    <w:name w:val="Footer Char"/>
    <w:basedOn w:val="DefaultParagraphFont"/>
    <w:link w:val="Footer"/>
    <w:uiPriority w:val="99"/>
    <w:rsid w:val="007E7739"/>
  </w:style>
  <w:style w:type="character" w:styleId="PageNumber">
    <w:name w:val="page number"/>
    <w:basedOn w:val="DefaultParagraphFont"/>
    <w:uiPriority w:val="99"/>
    <w:semiHidden/>
    <w:unhideWhenUsed/>
    <w:rsid w:val="007E7739"/>
  </w:style>
  <w:style w:type="paragraph" w:styleId="ListParagraph">
    <w:name w:val="List Paragraph"/>
    <w:basedOn w:val="Normal"/>
    <w:uiPriority w:val="34"/>
    <w:qFormat/>
    <w:rsid w:val="00407B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9</TotalTime>
  <Pages>4</Pages>
  <Words>938</Words>
  <Characters>5350</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hen,Chao</cp:lastModifiedBy>
  <cp:revision>23</cp:revision>
  <dcterms:created xsi:type="dcterms:W3CDTF">2018-03-30T20:00:00Z</dcterms:created>
  <dcterms:modified xsi:type="dcterms:W3CDTF">2018-04-04T18:10:00Z</dcterms:modified>
</cp:coreProperties>
</file>